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2E0A3F" w14:textId="4BBB6BAD" w:rsidR="00A91A03" w:rsidRPr="00EA1614" w:rsidRDefault="00EA1614" w:rsidP="00EA1614">
      <w:pPr>
        <w:jc w:val="center"/>
        <w:rPr>
          <w:rFonts w:ascii="Times New Roman" w:hAnsi="Times New Roman" w:cs="Times New Roman"/>
          <w:b/>
          <w:bCs/>
          <w:sz w:val="28"/>
          <w:szCs w:val="28"/>
        </w:rPr>
      </w:pPr>
      <w:r w:rsidRPr="00EA1614">
        <w:rPr>
          <w:rFonts w:ascii="Times New Roman" w:hAnsi="Times New Roman" w:cs="Times New Roman"/>
          <w:b/>
          <w:bCs/>
          <w:sz w:val="28"/>
          <w:szCs w:val="28"/>
        </w:rPr>
        <w:t xml:space="preserve">Askeri İntikaller Sırasında </w:t>
      </w:r>
      <w:r w:rsidR="004C1273">
        <w:rPr>
          <w:rFonts w:ascii="Times New Roman" w:hAnsi="Times New Roman" w:cs="Times New Roman"/>
          <w:b/>
          <w:bCs/>
          <w:sz w:val="28"/>
          <w:szCs w:val="28"/>
        </w:rPr>
        <w:t xml:space="preserve">Güzergahın İzlenmesi </w:t>
      </w:r>
      <w:r w:rsidRPr="00EA1614">
        <w:rPr>
          <w:rFonts w:ascii="Times New Roman" w:hAnsi="Times New Roman" w:cs="Times New Roman"/>
          <w:b/>
          <w:bCs/>
          <w:sz w:val="28"/>
          <w:szCs w:val="28"/>
        </w:rPr>
        <w:t>Öngörülemeyen Durumların Tespit Edilmesi</w:t>
      </w:r>
      <w:r w:rsidR="00081842">
        <w:rPr>
          <w:rFonts w:ascii="Times New Roman" w:hAnsi="Times New Roman" w:cs="Times New Roman"/>
          <w:b/>
          <w:bCs/>
          <w:sz w:val="28"/>
          <w:szCs w:val="28"/>
        </w:rPr>
        <w:t xml:space="preserve"> ve Raporlanması</w:t>
      </w:r>
    </w:p>
    <w:p w14:paraId="5CC54481" w14:textId="47988039" w:rsidR="00EA1614" w:rsidRDefault="00EA1614" w:rsidP="005E5B3A">
      <w:pPr>
        <w:ind w:firstLine="708"/>
        <w:jc w:val="both"/>
        <w:rPr>
          <w:rFonts w:ascii="Times New Roman" w:hAnsi="Times New Roman" w:cs="Times New Roman"/>
          <w:sz w:val="24"/>
          <w:szCs w:val="24"/>
        </w:rPr>
      </w:pPr>
      <w:r>
        <w:rPr>
          <w:rFonts w:ascii="Times New Roman" w:hAnsi="Times New Roman" w:cs="Times New Roman"/>
          <w:sz w:val="24"/>
          <w:szCs w:val="24"/>
        </w:rPr>
        <w:t xml:space="preserve">Günümüzde intikal kelimesinin en sık kullanıldığı alan şüphesiz ki askeri alandır. Askeri manada intikal bir birliğin bir yerden başka bir yere geçiş yapmasıdır. </w:t>
      </w:r>
      <w:r w:rsidR="00FB1899">
        <w:rPr>
          <w:rFonts w:ascii="Times New Roman" w:hAnsi="Times New Roman" w:cs="Times New Roman"/>
          <w:sz w:val="24"/>
          <w:szCs w:val="24"/>
        </w:rPr>
        <w:t>Askeri intikaller genel olarak idari intikal ve takti</w:t>
      </w:r>
      <w:r w:rsidR="00F83316">
        <w:rPr>
          <w:rFonts w:ascii="Times New Roman" w:hAnsi="Times New Roman" w:cs="Times New Roman"/>
          <w:sz w:val="24"/>
          <w:szCs w:val="24"/>
        </w:rPr>
        <w:t>k</w:t>
      </w:r>
      <w:r w:rsidR="00FB1899">
        <w:rPr>
          <w:rFonts w:ascii="Times New Roman" w:hAnsi="Times New Roman" w:cs="Times New Roman"/>
          <w:sz w:val="24"/>
          <w:szCs w:val="24"/>
        </w:rPr>
        <w:t xml:space="preserve"> intikal olmak üzere ikiye ayrılmaktadır. İdari intikaller eğitim birliklerinde ve sınıf okullarında yapılan intikal türüdür. Taktik intikal ise </w:t>
      </w:r>
      <w:r w:rsidR="00FB1899" w:rsidRPr="00FB1899">
        <w:rPr>
          <w:rFonts w:ascii="Times New Roman" w:hAnsi="Times New Roman" w:cs="Times New Roman"/>
          <w:sz w:val="24"/>
          <w:szCs w:val="24"/>
        </w:rPr>
        <w:t>özellikle savaş durumlarında veya iç güvenlik harekatı'nda, düşman veya teröristle temas ihtimali bulunan koşullarda yapılan intikale denir</w:t>
      </w:r>
      <w:r w:rsidR="00CC2993">
        <w:rPr>
          <w:rFonts w:ascii="Times New Roman" w:hAnsi="Times New Roman" w:cs="Times New Roman"/>
          <w:sz w:val="24"/>
          <w:szCs w:val="24"/>
        </w:rPr>
        <w:t xml:space="preserve"> Şekil-1’de intikalde bulunan askeri personelin intikal düzeni gösterilmektedir.</w:t>
      </w:r>
    </w:p>
    <w:p w14:paraId="165590A2" w14:textId="67736BC4" w:rsidR="00FB1899" w:rsidRDefault="00FB1899" w:rsidP="005E5B3A">
      <w:pPr>
        <w:ind w:firstLine="708"/>
        <w:jc w:val="both"/>
        <w:rPr>
          <w:rFonts w:ascii="Times New Roman" w:hAnsi="Times New Roman" w:cs="Times New Roman"/>
          <w:sz w:val="24"/>
          <w:szCs w:val="24"/>
        </w:rPr>
      </w:pPr>
      <w:r>
        <w:rPr>
          <w:rFonts w:ascii="Times New Roman" w:hAnsi="Times New Roman" w:cs="Times New Roman"/>
          <w:sz w:val="24"/>
          <w:szCs w:val="24"/>
        </w:rPr>
        <w:t xml:space="preserve">Doğası gereği taktik intikaller tehlikeli ve planlması zordur. Taktik intikallerin başarıya ulaşabilmesi ve görevin tam anlamıyla ifa edilebilmesi tamemen intikallerin iyi planlanmasına ve intikal sırasında öngörülemeyen durumların iyi yönetilmesi ile doğrudan alakalıdır. </w:t>
      </w:r>
      <w:r w:rsidR="00F83316">
        <w:rPr>
          <w:rFonts w:ascii="Times New Roman" w:hAnsi="Times New Roman" w:cs="Times New Roman"/>
          <w:sz w:val="24"/>
          <w:szCs w:val="24"/>
        </w:rPr>
        <w:t>Öngörülemeyen durumların en başında mayın, tuzaklı malzeme ve pusu gelmektedir. Askeri birliğin bu tip durumlara mümkün olduğu kadar hazırlıklı olması ve en kısa sürede tepki vermesi beklenmektedir.</w:t>
      </w:r>
      <w:r w:rsidR="00CB23F8">
        <w:rPr>
          <w:rFonts w:ascii="Times New Roman" w:hAnsi="Times New Roman" w:cs="Times New Roman"/>
          <w:sz w:val="24"/>
          <w:szCs w:val="24"/>
        </w:rPr>
        <w:t xml:space="preserve"> Bu gibi planlasnması zor olan durumlarda sakeri personelin zaafiyet göstermesi olası kayıplarıda arttıracaktır. Bununla beraber</w:t>
      </w:r>
      <w:r w:rsidR="00F83316">
        <w:rPr>
          <w:rFonts w:ascii="Times New Roman" w:hAnsi="Times New Roman" w:cs="Times New Roman"/>
          <w:sz w:val="24"/>
          <w:szCs w:val="24"/>
        </w:rPr>
        <w:t xml:space="preserve"> zorlu arazi koşullarında beşeri varlıklar olan askerlerin yorgunluk, açlık, uykusuzluk gibi etmenlerde göz önünde bulundurulduğunda her zaman çevresindeki tehlikleri algılamaları mümkün olmayabilir. </w:t>
      </w:r>
    </w:p>
    <w:p w14:paraId="51FA369D" w14:textId="700F2590" w:rsidR="00461AE2" w:rsidRDefault="00461AE2" w:rsidP="00461AE2">
      <w:pPr>
        <w:jc w:val="both"/>
        <w:rPr>
          <w:rFonts w:ascii="Times New Roman" w:hAnsi="Times New Roman" w:cs="Times New Roman"/>
          <w:sz w:val="24"/>
          <w:szCs w:val="24"/>
        </w:rPr>
      </w:pPr>
      <w:r>
        <w:rPr>
          <w:noProof/>
          <w:lang w:val="en-US"/>
        </w:rPr>
        <w:drawing>
          <wp:inline distT="0" distB="0" distL="0" distR="0" wp14:anchorId="2A5B2403" wp14:editId="3797A331">
            <wp:extent cx="5832475" cy="2252133"/>
            <wp:effectExtent l="0" t="0" r="0" b="0"/>
            <wp:docPr id="4" name="Picture 4" descr="Diyarbakır&amp;#39;da mayınlı saldırı: 2 yaralı | Al Jazeera Turk - Ortadoğu,  Kafkasya, Balkanlar, Türkiye ve çevresindeki bölgeden son dakika haberleri  ve analiz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yarbakır&amp;#39;da mayınlı saldırı: 2 yaralı | Al Jazeera Turk - Ortadoğu,  Kafkasya, Balkanlar, Türkiye ve çevresindeki bölgeden son dakika haberleri  ve analizl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71220" cy="2267094"/>
                    </a:xfrm>
                    <a:prstGeom prst="rect">
                      <a:avLst/>
                    </a:prstGeom>
                    <a:noFill/>
                    <a:ln>
                      <a:noFill/>
                    </a:ln>
                  </pic:spPr>
                </pic:pic>
              </a:graphicData>
            </a:graphic>
          </wp:inline>
        </w:drawing>
      </w:r>
    </w:p>
    <w:p w14:paraId="6B2CA9D7" w14:textId="25A9B2B3" w:rsidR="00CC2993" w:rsidRDefault="00CC2993" w:rsidP="00CC2993">
      <w:pPr>
        <w:ind w:firstLine="708"/>
        <w:jc w:val="center"/>
        <w:rPr>
          <w:rFonts w:ascii="Times New Roman" w:hAnsi="Times New Roman" w:cs="Times New Roman"/>
          <w:sz w:val="24"/>
          <w:szCs w:val="24"/>
        </w:rPr>
      </w:pPr>
      <w:r w:rsidRPr="00CC2993">
        <w:rPr>
          <w:rFonts w:ascii="Times New Roman" w:hAnsi="Times New Roman" w:cs="Times New Roman"/>
          <w:b/>
          <w:bCs/>
          <w:sz w:val="24"/>
          <w:szCs w:val="24"/>
        </w:rPr>
        <w:t>Şekil-1:</w:t>
      </w:r>
      <w:r>
        <w:rPr>
          <w:rFonts w:ascii="Times New Roman" w:hAnsi="Times New Roman" w:cs="Times New Roman"/>
          <w:sz w:val="24"/>
          <w:szCs w:val="24"/>
        </w:rPr>
        <w:t xml:space="preserve"> İntikal eden askeri personelin düzeni</w:t>
      </w:r>
    </w:p>
    <w:p w14:paraId="50077DA9" w14:textId="407BDF27" w:rsidR="005E5B3A" w:rsidRDefault="005E5B3A" w:rsidP="005E5B3A">
      <w:pPr>
        <w:ind w:firstLine="708"/>
        <w:jc w:val="both"/>
        <w:rPr>
          <w:rFonts w:ascii="Times New Roman" w:hAnsi="Times New Roman" w:cs="Times New Roman"/>
          <w:sz w:val="24"/>
          <w:szCs w:val="24"/>
        </w:rPr>
      </w:pPr>
      <w:r>
        <w:rPr>
          <w:rFonts w:ascii="Times New Roman" w:hAnsi="Times New Roman" w:cs="Times New Roman"/>
          <w:sz w:val="24"/>
          <w:szCs w:val="24"/>
        </w:rPr>
        <w:t>T</w:t>
      </w:r>
      <w:r w:rsidR="00F83316">
        <w:rPr>
          <w:rFonts w:ascii="Times New Roman" w:hAnsi="Times New Roman" w:cs="Times New Roman"/>
          <w:sz w:val="24"/>
          <w:szCs w:val="24"/>
        </w:rPr>
        <w:t xml:space="preserve">eknolojininde gelişmesiyle birlikte özellikle taktik intikal sırasında iletişim, saldırı, savunma, düşman unsurun yerinin belirlenmesi gibi askeri eylemlerin </w:t>
      </w:r>
      <w:r w:rsidR="007028B9">
        <w:rPr>
          <w:rFonts w:ascii="Times New Roman" w:hAnsi="Times New Roman" w:cs="Times New Roman"/>
          <w:sz w:val="24"/>
          <w:szCs w:val="24"/>
        </w:rPr>
        <w:t xml:space="preserve">gerçekleştirilmesi için </w:t>
      </w:r>
      <w:r w:rsidR="00F83316">
        <w:rPr>
          <w:rFonts w:ascii="Times New Roman" w:hAnsi="Times New Roman" w:cs="Times New Roman"/>
          <w:sz w:val="24"/>
          <w:szCs w:val="24"/>
        </w:rPr>
        <w:t xml:space="preserve">modern cihazlar kulllanılmaya başlanmıştır. </w:t>
      </w:r>
      <w:r w:rsidR="007028B9">
        <w:rPr>
          <w:rFonts w:ascii="Times New Roman" w:hAnsi="Times New Roman" w:cs="Times New Roman"/>
          <w:sz w:val="24"/>
          <w:szCs w:val="24"/>
        </w:rPr>
        <w:t xml:space="preserve">Bu cihazlarında en başında dronlar gelmektedir. İntikal güzergahının belirlenmesi, düşman unsurlarının tespiti gibi durumlarda dronlar aktif bir şekilde kullanılabilmektedir.  Fakat günümüzde hala askerler için büyük tehlike oluşturan mayınların ve tuzaklı maddelerin yerinin tespiti için geliştirilmiş bir otonom sistem bulunmamaktadır. </w:t>
      </w:r>
    </w:p>
    <w:p w14:paraId="4CF0654B" w14:textId="1DAC1A55" w:rsidR="00F83316" w:rsidRDefault="00754FD9" w:rsidP="005E5B3A">
      <w:pPr>
        <w:ind w:firstLine="708"/>
        <w:jc w:val="both"/>
        <w:rPr>
          <w:rFonts w:ascii="Times New Roman" w:hAnsi="Times New Roman" w:cs="Times New Roman"/>
          <w:sz w:val="24"/>
          <w:szCs w:val="24"/>
        </w:rPr>
      </w:pPr>
      <w:r>
        <w:rPr>
          <w:rFonts w:ascii="Times New Roman" w:hAnsi="Times New Roman" w:cs="Times New Roman"/>
          <w:sz w:val="24"/>
          <w:szCs w:val="24"/>
        </w:rPr>
        <w:t xml:space="preserve">Son yıllarda </w:t>
      </w:r>
      <w:r w:rsidR="005E5B3A" w:rsidRPr="005E5B3A">
        <w:rPr>
          <w:rFonts w:ascii="Times New Roman" w:hAnsi="Times New Roman" w:cs="Times New Roman"/>
          <w:sz w:val="24"/>
          <w:szCs w:val="24"/>
        </w:rPr>
        <w:t>Drone'lar askeri operasyonlar</w:t>
      </w:r>
      <w:r w:rsidR="00193A43">
        <w:rPr>
          <w:rFonts w:ascii="Times New Roman" w:hAnsi="Times New Roman" w:cs="Times New Roman"/>
          <w:sz w:val="24"/>
          <w:szCs w:val="24"/>
        </w:rPr>
        <w:t>ın yanında</w:t>
      </w:r>
      <w:r w:rsidR="005E5B3A" w:rsidRPr="005E5B3A">
        <w:rPr>
          <w:rFonts w:ascii="Times New Roman" w:hAnsi="Times New Roman" w:cs="Times New Roman"/>
          <w:sz w:val="24"/>
          <w:szCs w:val="24"/>
        </w:rPr>
        <w:t xml:space="preserve"> çeşitli sivil uygulamaları gerçekleştirmeye doğru </w:t>
      </w:r>
      <w:r w:rsidR="005E5B3A">
        <w:rPr>
          <w:rFonts w:ascii="Times New Roman" w:hAnsi="Times New Roman" w:cs="Times New Roman"/>
          <w:sz w:val="24"/>
          <w:szCs w:val="24"/>
        </w:rPr>
        <w:t>evrimleşti</w:t>
      </w:r>
      <w:r w:rsidR="005E5B3A" w:rsidRPr="005E5B3A">
        <w:rPr>
          <w:rFonts w:ascii="Times New Roman" w:hAnsi="Times New Roman" w:cs="Times New Roman"/>
          <w:sz w:val="24"/>
          <w:szCs w:val="24"/>
        </w:rPr>
        <w:t>.</w:t>
      </w:r>
      <w:r w:rsidR="005E5B3A">
        <w:rPr>
          <w:rFonts w:ascii="Times New Roman" w:hAnsi="Times New Roman" w:cs="Times New Roman"/>
          <w:sz w:val="24"/>
          <w:szCs w:val="24"/>
        </w:rPr>
        <w:t xml:space="preserve"> Bu araçlar, başta logistic, tarım, enerji sektörü, reklam ve pazarlama, ortam izlenmesi ve sosyal alanlar olmak üzere birçok uygulamada kullanılmaya başlandı.  Fakat bu araçların en yoğun kullanıldığı ve ihtiyaç duyulduğu alanların başında şüphesiz askeri operasyonlar gelmektedir. </w:t>
      </w:r>
      <w:r w:rsidR="005E5B3A" w:rsidRPr="005E5B3A">
        <w:rPr>
          <w:rFonts w:ascii="Times New Roman" w:hAnsi="Times New Roman" w:cs="Times New Roman"/>
          <w:sz w:val="24"/>
          <w:szCs w:val="24"/>
        </w:rPr>
        <w:t xml:space="preserve"> </w:t>
      </w:r>
      <w:r w:rsidR="007028B9">
        <w:rPr>
          <w:rFonts w:ascii="Times New Roman" w:hAnsi="Times New Roman" w:cs="Times New Roman"/>
          <w:sz w:val="24"/>
          <w:szCs w:val="24"/>
        </w:rPr>
        <w:t xml:space="preserve">Tüm bunların yanında droneların limitli pil gücü, </w:t>
      </w:r>
      <w:r w:rsidR="00442A88">
        <w:rPr>
          <w:rFonts w:ascii="Times New Roman" w:hAnsi="Times New Roman" w:cs="Times New Roman"/>
          <w:sz w:val="24"/>
          <w:szCs w:val="24"/>
        </w:rPr>
        <w:lastRenderedPageBreak/>
        <w:t>kütlesel ağırlığı</w:t>
      </w:r>
      <w:r w:rsidR="007028B9">
        <w:rPr>
          <w:rFonts w:ascii="Times New Roman" w:hAnsi="Times New Roman" w:cs="Times New Roman"/>
          <w:sz w:val="24"/>
          <w:szCs w:val="24"/>
        </w:rPr>
        <w:t>, havada kalma süreleri</w:t>
      </w:r>
      <w:r>
        <w:rPr>
          <w:rFonts w:ascii="Times New Roman" w:hAnsi="Times New Roman" w:cs="Times New Roman"/>
          <w:sz w:val="24"/>
          <w:szCs w:val="24"/>
        </w:rPr>
        <w:t xml:space="preserve">, zorlu hava koşullarında ve arazi şartlarında iş yapabilme yeteneği </w:t>
      </w:r>
      <w:r w:rsidR="007028B9">
        <w:rPr>
          <w:rFonts w:ascii="Times New Roman" w:hAnsi="Times New Roman" w:cs="Times New Roman"/>
          <w:sz w:val="24"/>
          <w:szCs w:val="24"/>
        </w:rPr>
        <w:t xml:space="preserve">ve </w:t>
      </w:r>
      <w:r>
        <w:rPr>
          <w:rFonts w:ascii="Times New Roman" w:hAnsi="Times New Roman" w:cs="Times New Roman"/>
          <w:sz w:val="24"/>
          <w:szCs w:val="24"/>
        </w:rPr>
        <w:t>uzak mesafelerde</w:t>
      </w:r>
      <w:r w:rsidR="007028B9">
        <w:rPr>
          <w:rFonts w:ascii="Times New Roman" w:hAnsi="Times New Roman" w:cs="Times New Roman"/>
          <w:sz w:val="24"/>
          <w:szCs w:val="24"/>
        </w:rPr>
        <w:t xml:space="preserve"> insanlar ile iletişimi konusundaki zorlukları </w:t>
      </w:r>
      <w:r w:rsidR="005E5B3A">
        <w:rPr>
          <w:rFonts w:ascii="Times New Roman" w:hAnsi="Times New Roman" w:cs="Times New Roman"/>
          <w:sz w:val="24"/>
          <w:szCs w:val="24"/>
        </w:rPr>
        <w:t>da bulunmaktadır.</w:t>
      </w:r>
    </w:p>
    <w:p w14:paraId="33A4A408" w14:textId="22C6C4B7" w:rsidR="00754FD9" w:rsidRDefault="00754FD9" w:rsidP="00754FD9">
      <w:pPr>
        <w:ind w:firstLine="708"/>
        <w:jc w:val="both"/>
        <w:rPr>
          <w:rFonts w:ascii="Times New Roman" w:hAnsi="Times New Roman" w:cs="Times New Roman"/>
          <w:sz w:val="24"/>
          <w:szCs w:val="24"/>
        </w:rPr>
      </w:pPr>
      <w:r>
        <w:rPr>
          <w:rFonts w:ascii="Times New Roman" w:hAnsi="Times New Roman" w:cs="Times New Roman"/>
          <w:sz w:val="24"/>
          <w:szCs w:val="24"/>
        </w:rPr>
        <w:t xml:space="preserve">Bu çalışmada Dronelar kullanılarak askeri intikal sırasında ortam izlemesi yapılacaktır. Drone vasıtası ile elde edilen bilgiler anlık olarak intkali gerçekleştiren sorumlu askeri persolene aktarılacaktır. Sorumlu personel drone vasıtası ile elde ettiği bilgiler ışığında birliğini daha hızlı ve güveli </w:t>
      </w:r>
      <w:r w:rsidR="00442A88">
        <w:rPr>
          <w:rFonts w:ascii="Times New Roman" w:hAnsi="Times New Roman" w:cs="Times New Roman"/>
          <w:sz w:val="24"/>
          <w:szCs w:val="24"/>
        </w:rPr>
        <w:t>sevk ve idare etme</w:t>
      </w:r>
      <w:r>
        <w:rPr>
          <w:rFonts w:ascii="Times New Roman" w:hAnsi="Times New Roman" w:cs="Times New Roman"/>
          <w:sz w:val="24"/>
          <w:szCs w:val="24"/>
        </w:rPr>
        <w:t xml:space="preserve"> kapasitesine sahip olacaktır. Drone intikal görevine çıkmadan önce veri madenciliği yöntemleri ve makine öğrenmesi algoritmaları ile eğitilecektir. Ortamda askeri birliğe tehdit oluşturabilecek potansiyel riskleri belirleyip sorumlu personelin gözünden kaçan önemli detayları raporlaması planlanmaktadır. </w:t>
      </w:r>
      <w:r w:rsidR="00193A43">
        <w:rPr>
          <w:rFonts w:ascii="Times New Roman" w:hAnsi="Times New Roman" w:cs="Times New Roman"/>
          <w:sz w:val="24"/>
          <w:szCs w:val="24"/>
        </w:rPr>
        <w:t>Geliştirimesi planlanan otonom sistem ilk başta askeri intikaller sırasında halen kullanılan cihazara</w:t>
      </w:r>
      <w:r w:rsidR="00193A43" w:rsidRPr="008D2941">
        <w:rPr>
          <w:rFonts w:ascii="Times New Roman" w:hAnsi="Times New Roman" w:cs="Times New Roman"/>
          <w:sz w:val="24"/>
          <w:szCs w:val="24"/>
        </w:rPr>
        <w:t xml:space="preserve"> yardımcı sistem olarak kullanılacağını </w:t>
      </w:r>
      <w:r w:rsidR="00193A43">
        <w:rPr>
          <w:rFonts w:ascii="Times New Roman" w:hAnsi="Times New Roman" w:cs="Times New Roman"/>
          <w:sz w:val="24"/>
          <w:szCs w:val="24"/>
        </w:rPr>
        <w:t>düşünülmektedir. Yukarıda bahsedilen</w:t>
      </w:r>
      <w:r>
        <w:rPr>
          <w:rFonts w:ascii="Times New Roman" w:hAnsi="Times New Roman" w:cs="Times New Roman"/>
          <w:sz w:val="24"/>
          <w:szCs w:val="24"/>
        </w:rPr>
        <w:t xml:space="preserve"> </w:t>
      </w:r>
      <w:r w:rsidR="00442A88">
        <w:rPr>
          <w:rFonts w:ascii="Times New Roman" w:hAnsi="Times New Roman" w:cs="Times New Roman"/>
          <w:sz w:val="24"/>
          <w:szCs w:val="24"/>
        </w:rPr>
        <w:t xml:space="preserve">intikal sırasında askeri personeli tehdit altında bırakan durumlar </w:t>
      </w:r>
      <w:r>
        <w:rPr>
          <w:rFonts w:ascii="Times New Roman" w:hAnsi="Times New Roman" w:cs="Times New Roman"/>
          <w:sz w:val="24"/>
          <w:szCs w:val="24"/>
        </w:rPr>
        <w:t>aşağıda detay</w:t>
      </w:r>
      <w:r w:rsidR="0058458E">
        <w:rPr>
          <w:rFonts w:ascii="Times New Roman" w:hAnsi="Times New Roman" w:cs="Times New Roman"/>
          <w:sz w:val="24"/>
          <w:szCs w:val="24"/>
        </w:rPr>
        <w:t>lı bir şekilde açıklanmıştır</w:t>
      </w:r>
      <w:r w:rsidR="00442A88">
        <w:rPr>
          <w:rFonts w:ascii="Times New Roman" w:hAnsi="Times New Roman" w:cs="Times New Roman"/>
          <w:sz w:val="24"/>
          <w:szCs w:val="24"/>
        </w:rPr>
        <w:t>. Önerilen drone tabanlı sistem ile aşağıda listelenen durumlarda intikal eden askeri personele daha güvenli ve daha hızlı hareket imkanı kazandırılması bu çalışmanın en önemli önceliklerinden biri olacaktır.</w:t>
      </w:r>
    </w:p>
    <w:p w14:paraId="60C7133E" w14:textId="41217F5F" w:rsidR="0058458E" w:rsidRDefault="0058458E" w:rsidP="0058458E">
      <w:pPr>
        <w:pStyle w:val="ListeParagraf"/>
        <w:numPr>
          <w:ilvl w:val="0"/>
          <w:numId w:val="5"/>
        </w:numPr>
        <w:jc w:val="both"/>
        <w:rPr>
          <w:rFonts w:ascii="Times New Roman" w:hAnsi="Times New Roman" w:cs="Times New Roman"/>
          <w:b/>
          <w:bCs/>
          <w:sz w:val="24"/>
          <w:szCs w:val="24"/>
        </w:rPr>
      </w:pPr>
      <w:r w:rsidRPr="0058458E">
        <w:rPr>
          <w:rFonts w:ascii="Times New Roman" w:hAnsi="Times New Roman" w:cs="Times New Roman"/>
          <w:b/>
          <w:bCs/>
          <w:sz w:val="24"/>
          <w:szCs w:val="24"/>
        </w:rPr>
        <w:t>Mayın Tanımlaması Yapılması</w:t>
      </w:r>
    </w:p>
    <w:p w14:paraId="3D202DD0" w14:textId="4A40A786" w:rsidR="00564B32" w:rsidRDefault="00564B32" w:rsidP="00564B32">
      <w:pPr>
        <w:ind w:firstLine="708"/>
        <w:jc w:val="both"/>
        <w:rPr>
          <w:rFonts w:ascii="Times New Roman" w:hAnsi="Times New Roman" w:cs="Times New Roman"/>
          <w:sz w:val="24"/>
          <w:szCs w:val="24"/>
        </w:rPr>
      </w:pPr>
      <w:r w:rsidRPr="00564B32">
        <w:rPr>
          <w:rFonts w:ascii="Times New Roman" w:hAnsi="Times New Roman" w:cs="Times New Roman"/>
          <w:sz w:val="24"/>
          <w:szCs w:val="24"/>
        </w:rPr>
        <w:t xml:space="preserve">Kara mayınları günümüz savaşlarının başlangıcından itibaren bilinen ve en yaygın kullanılan savaş </w:t>
      </w:r>
      <w:r>
        <w:rPr>
          <w:rFonts w:ascii="Times New Roman" w:hAnsi="Times New Roman" w:cs="Times New Roman"/>
          <w:sz w:val="24"/>
          <w:szCs w:val="24"/>
        </w:rPr>
        <w:t>aletleridir</w:t>
      </w:r>
      <w:r w:rsidR="00411B58">
        <w:rPr>
          <w:rFonts w:ascii="Times New Roman" w:hAnsi="Times New Roman" w:cs="Times New Roman"/>
          <w:sz w:val="24"/>
          <w:szCs w:val="24"/>
        </w:rPr>
        <w:t xml:space="preserve"> </w:t>
      </w:r>
      <w:r w:rsidR="00411B58">
        <w:rPr>
          <w:rFonts w:ascii="Times New Roman" w:hAnsi="Times New Roman" w:cs="Times New Roman"/>
          <w:sz w:val="24"/>
          <w:szCs w:val="24"/>
        </w:rPr>
        <w:fldChar w:fldCharType="begin" w:fldLock="1"/>
      </w:r>
      <w:r w:rsidR="00411B58">
        <w:rPr>
          <w:rFonts w:ascii="Times New Roman" w:hAnsi="Times New Roman" w:cs="Times New Roman"/>
          <w:sz w:val="24"/>
          <w:szCs w:val="24"/>
        </w:rPr>
        <w:instrText>ADDIN CSL_CITATION {"citationItems":[{"id":"ITEM-1","itemData":{"author":[{"dropping-particle":"","family":"Hanol","given":"Zübeyde;","non-dropping-particle":"","parse-names":false,"suffix":""},{"dropping-particle":"","family":"Karaboz","given":"İsmail;","non-dropping-particle":"","parse-names":false,"suffix":""},{"dropping-particle":"","family":"Sukatar","given":"Atakan","non-dropping-particle":"","parse-names":false,"suffix":""}],"container-title":"Elektronik Mikrobiyoloji Dergisi","id":"ITEM-1","issue":"3","issued":{"date-parts":[["2008"]]},"page":"1-14","title":"Mikroorganizmalar Aracılığı ile Mayın Arama ve Parçalama Yöntemleri Giriş Mayın Arama Yöntemleri Mayın Parçalama Yöntemleri","type":"article-journal","volume":"06"},"uris":["http://www.mendeley.com/documents/?uuid=aa906bdf-8994-4470-9466-aa7b1b318265"]}],"mendeley":{"formattedCitation":"(Hanol, Karaboz, &amp; Sukatar, 2008)","plainTextFormattedCitation":"(Hanol, Karaboz, &amp; Sukatar, 2008)"},"properties":{"noteIndex":0},"schema":"https://github.com/citation-style-language/schema/raw/master/csl-citation.json"}</w:instrText>
      </w:r>
      <w:r w:rsidR="00411B58">
        <w:rPr>
          <w:rFonts w:ascii="Times New Roman" w:hAnsi="Times New Roman" w:cs="Times New Roman"/>
          <w:sz w:val="24"/>
          <w:szCs w:val="24"/>
        </w:rPr>
        <w:fldChar w:fldCharType="separate"/>
      </w:r>
      <w:r w:rsidR="00411B58" w:rsidRPr="00411B58">
        <w:rPr>
          <w:rFonts w:ascii="Times New Roman" w:hAnsi="Times New Roman" w:cs="Times New Roman"/>
          <w:noProof/>
          <w:sz w:val="24"/>
          <w:szCs w:val="24"/>
        </w:rPr>
        <w:t>(Hanol, Karaboz, &amp; Sukatar, 2008)</w:t>
      </w:r>
      <w:r w:rsidR="00411B58">
        <w:rPr>
          <w:rFonts w:ascii="Times New Roman" w:hAnsi="Times New Roman" w:cs="Times New Roman"/>
          <w:sz w:val="24"/>
          <w:szCs w:val="24"/>
        </w:rPr>
        <w:fldChar w:fldCharType="end"/>
      </w:r>
      <w:r w:rsidR="00411B58">
        <w:rPr>
          <w:rFonts w:ascii="Times New Roman" w:hAnsi="Times New Roman" w:cs="Times New Roman"/>
          <w:sz w:val="24"/>
          <w:szCs w:val="24"/>
        </w:rPr>
        <w:t>.</w:t>
      </w:r>
      <w:r w:rsidR="008D2941">
        <w:rPr>
          <w:rFonts w:ascii="Times New Roman" w:hAnsi="Times New Roman" w:cs="Times New Roman"/>
          <w:sz w:val="24"/>
          <w:szCs w:val="24"/>
        </w:rPr>
        <w:t xml:space="preserve"> </w:t>
      </w:r>
      <w:r w:rsidR="005622D8">
        <w:rPr>
          <w:rFonts w:ascii="Times New Roman" w:hAnsi="Times New Roman" w:cs="Times New Roman"/>
          <w:sz w:val="24"/>
          <w:szCs w:val="24"/>
        </w:rPr>
        <w:t xml:space="preserve">Taktik intikaller sırasında en önemli askeri zaiyat sebeplerinin başında gelmektedir. </w:t>
      </w:r>
      <w:r w:rsidR="00D72C04">
        <w:rPr>
          <w:rFonts w:ascii="Times New Roman" w:hAnsi="Times New Roman" w:cs="Times New Roman"/>
          <w:sz w:val="24"/>
          <w:szCs w:val="24"/>
        </w:rPr>
        <w:t xml:space="preserve">Günümüzde askeri intikaller sırasında mayın tespiti çoğunlukla detectorler ile yapılmaktadır. Genel olarak </w:t>
      </w:r>
      <w:r w:rsidR="005622D8">
        <w:rPr>
          <w:rFonts w:ascii="Times New Roman" w:hAnsi="Times New Roman" w:cs="Times New Roman"/>
          <w:sz w:val="24"/>
          <w:szCs w:val="24"/>
        </w:rPr>
        <w:t xml:space="preserve">intikale çıkmış askeri grupta mayın eğitimi almış bir personel elinde dedektor ile en önde gider. Diğer personelde onun arkasında kalmaya çalışır. </w:t>
      </w:r>
      <w:r w:rsidR="00EF4B5F">
        <w:rPr>
          <w:rFonts w:ascii="Times New Roman" w:hAnsi="Times New Roman" w:cs="Times New Roman"/>
          <w:sz w:val="24"/>
          <w:szCs w:val="24"/>
        </w:rPr>
        <w:t>Fakat bu durum askeri intikali zorlaştırabilir, zaman zaman birliğin uygun olmayan bir biçimde hareket etmesini sebep olur ve intikal süresi uzatır.</w:t>
      </w:r>
      <w:r w:rsidR="00BF1BE7">
        <w:rPr>
          <w:rFonts w:ascii="Times New Roman" w:hAnsi="Times New Roman" w:cs="Times New Roman"/>
          <w:sz w:val="24"/>
          <w:szCs w:val="24"/>
        </w:rPr>
        <w:t xml:space="preserve"> Şekil-1’de mayın arama dedöktörü ile yapılan bir askeri intikal gösterilmektedir. </w:t>
      </w:r>
    </w:p>
    <w:p w14:paraId="32321B0E" w14:textId="17DC11F6" w:rsidR="00BF1BE7" w:rsidRDefault="00BF1BE7" w:rsidP="00BF1BE7">
      <w:pPr>
        <w:rPr>
          <w:rFonts w:ascii="Times New Roman" w:hAnsi="Times New Roman" w:cs="Times New Roman"/>
          <w:sz w:val="24"/>
          <w:szCs w:val="24"/>
        </w:rPr>
      </w:pPr>
      <w:r>
        <w:rPr>
          <w:noProof/>
          <w:lang w:val="en-US"/>
        </w:rPr>
        <w:drawing>
          <wp:inline distT="0" distB="0" distL="0" distR="0" wp14:anchorId="5B3ECF64" wp14:editId="71A56719">
            <wp:extent cx="5695950" cy="2480733"/>
            <wp:effectExtent l="0" t="0" r="0" b="0"/>
            <wp:docPr id="1" name="Picture 1" descr="2 farklı yerde tuzaklanmış EYP bulundu - Son Dakika Güncel Haber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farklı yerde tuzaklanmış EYP bulundu - Son Dakika Güncel Haberle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3936" cy="2488566"/>
                    </a:xfrm>
                    <a:prstGeom prst="rect">
                      <a:avLst/>
                    </a:prstGeom>
                    <a:noFill/>
                    <a:ln>
                      <a:noFill/>
                    </a:ln>
                  </pic:spPr>
                </pic:pic>
              </a:graphicData>
            </a:graphic>
          </wp:inline>
        </w:drawing>
      </w:r>
    </w:p>
    <w:p w14:paraId="30A01780" w14:textId="66148DD3" w:rsidR="00BF1BE7" w:rsidRPr="00564B32" w:rsidRDefault="00BF1BE7" w:rsidP="00564B32">
      <w:pPr>
        <w:ind w:firstLine="708"/>
        <w:jc w:val="both"/>
        <w:rPr>
          <w:rFonts w:ascii="Times New Roman" w:hAnsi="Times New Roman" w:cs="Times New Roman"/>
          <w:sz w:val="24"/>
          <w:szCs w:val="24"/>
        </w:rPr>
      </w:pPr>
      <w:r w:rsidRPr="00BF1BE7">
        <w:rPr>
          <w:rFonts w:ascii="Times New Roman" w:hAnsi="Times New Roman" w:cs="Times New Roman"/>
          <w:b/>
          <w:bCs/>
          <w:sz w:val="24"/>
          <w:szCs w:val="24"/>
        </w:rPr>
        <w:t>Şekil-1:</w:t>
      </w:r>
      <w:r>
        <w:rPr>
          <w:rFonts w:ascii="Times New Roman" w:hAnsi="Times New Roman" w:cs="Times New Roman"/>
          <w:sz w:val="24"/>
          <w:szCs w:val="24"/>
        </w:rPr>
        <w:t xml:space="preserve"> Standart mayın arama yöntemleri kullanılan askeri intikal düzeni</w:t>
      </w:r>
    </w:p>
    <w:p w14:paraId="780C7912" w14:textId="77777777" w:rsidR="00CC2993" w:rsidRDefault="00CC2993" w:rsidP="00CC2993">
      <w:pPr>
        <w:ind w:firstLine="708"/>
        <w:jc w:val="both"/>
        <w:rPr>
          <w:rFonts w:ascii="Times New Roman" w:hAnsi="Times New Roman" w:cs="Times New Roman"/>
          <w:sz w:val="24"/>
          <w:szCs w:val="24"/>
        </w:rPr>
      </w:pPr>
      <w:r>
        <w:rPr>
          <w:rFonts w:ascii="Times New Roman" w:hAnsi="Times New Roman" w:cs="Times New Roman"/>
          <w:sz w:val="24"/>
          <w:szCs w:val="24"/>
        </w:rPr>
        <w:t xml:space="preserve">İntikal güzargahı üzerindeki olası mayınları aramanın en hızlı ve güvenilir yollardan bir tanesi çıplak gözle aramadır. Intikalde tecrübeli, mayın eğitimi almış askeri personel mayınlı bölgeyi çoğu zaman çıplak gözle keşfedebilir. Fakat uzun saatler boyunca dinlenmeden intikal eden personelin yol boyunca her daim çıplak göz ile mayın araması çok mümkün değildir. Bu sebeple çıplak gözle mayın aramanın otonom robotik sistemler vasıtası ile yürütülmesi intikal </w:t>
      </w:r>
      <w:r>
        <w:rPr>
          <w:rFonts w:ascii="Times New Roman" w:hAnsi="Times New Roman" w:cs="Times New Roman"/>
          <w:sz w:val="24"/>
          <w:szCs w:val="24"/>
        </w:rPr>
        <w:lastRenderedPageBreak/>
        <w:t>boyunca birliğin güvenliğini arttıracağı düşünülmektedir. Aynı zamanda birliğe belirgin bir ivme kazandırarak intikalin zamanında bitirilmesini sağlayacaktır.</w:t>
      </w:r>
    </w:p>
    <w:p w14:paraId="07797662" w14:textId="13B0CFD2" w:rsidR="00564B32" w:rsidRDefault="00564B32" w:rsidP="00564B32">
      <w:pPr>
        <w:ind w:firstLine="708"/>
        <w:jc w:val="both"/>
        <w:rPr>
          <w:rFonts w:ascii="Times New Roman" w:hAnsi="Times New Roman" w:cs="Times New Roman"/>
          <w:sz w:val="24"/>
          <w:szCs w:val="24"/>
        </w:rPr>
      </w:pPr>
      <w:r>
        <w:rPr>
          <w:rFonts w:ascii="Times New Roman" w:hAnsi="Times New Roman" w:cs="Times New Roman"/>
          <w:sz w:val="24"/>
          <w:szCs w:val="24"/>
        </w:rPr>
        <w:t xml:space="preserve">Önerilen protatip drone </w:t>
      </w:r>
      <w:r w:rsidRPr="00564B32">
        <w:rPr>
          <w:rFonts w:ascii="Times New Roman" w:hAnsi="Times New Roman" w:cs="Times New Roman"/>
          <w:sz w:val="24"/>
          <w:szCs w:val="24"/>
        </w:rPr>
        <w:t xml:space="preserve">toprak örüntülerindeki </w:t>
      </w:r>
      <w:r>
        <w:rPr>
          <w:rFonts w:ascii="Times New Roman" w:hAnsi="Times New Roman" w:cs="Times New Roman"/>
          <w:sz w:val="24"/>
          <w:szCs w:val="24"/>
        </w:rPr>
        <w:t>renk farkı</w:t>
      </w:r>
      <w:r w:rsidR="00193A43">
        <w:rPr>
          <w:rFonts w:ascii="Times New Roman" w:hAnsi="Times New Roman" w:cs="Times New Roman"/>
          <w:sz w:val="24"/>
          <w:szCs w:val="24"/>
        </w:rPr>
        <w:t>, bitki örtüsü tahribatı</w:t>
      </w:r>
      <w:r>
        <w:rPr>
          <w:rFonts w:ascii="Times New Roman" w:hAnsi="Times New Roman" w:cs="Times New Roman"/>
          <w:sz w:val="24"/>
          <w:szCs w:val="24"/>
        </w:rPr>
        <w:t xml:space="preserve"> ve kaparıklıklar gibi </w:t>
      </w:r>
      <w:r w:rsidRPr="00564B32">
        <w:rPr>
          <w:rFonts w:ascii="Times New Roman" w:hAnsi="Times New Roman" w:cs="Times New Roman"/>
          <w:sz w:val="24"/>
          <w:szCs w:val="24"/>
        </w:rPr>
        <w:t>değişimleri</w:t>
      </w:r>
      <w:r>
        <w:rPr>
          <w:rFonts w:ascii="Times New Roman" w:hAnsi="Times New Roman" w:cs="Times New Roman"/>
          <w:sz w:val="24"/>
          <w:szCs w:val="24"/>
        </w:rPr>
        <w:t xml:space="preserve"> </w:t>
      </w:r>
      <w:r w:rsidRPr="00564B32">
        <w:rPr>
          <w:rFonts w:ascii="Times New Roman" w:hAnsi="Times New Roman" w:cs="Times New Roman"/>
          <w:sz w:val="24"/>
          <w:szCs w:val="24"/>
        </w:rPr>
        <w:t xml:space="preserve">ve yüzeye çıkmış kabloları belirleyerek mayın </w:t>
      </w:r>
      <w:r>
        <w:rPr>
          <w:rFonts w:ascii="Times New Roman" w:hAnsi="Times New Roman" w:cs="Times New Roman"/>
          <w:sz w:val="24"/>
          <w:szCs w:val="24"/>
        </w:rPr>
        <w:t>tespiti yapabilme kabiliyeti geliştirilmesi düşünülmektedir.</w:t>
      </w:r>
      <w:r w:rsidR="008D2941">
        <w:rPr>
          <w:rFonts w:ascii="Times New Roman" w:hAnsi="Times New Roman" w:cs="Times New Roman"/>
          <w:sz w:val="24"/>
          <w:szCs w:val="24"/>
        </w:rPr>
        <w:t xml:space="preserve"> </w:t>
      </w:r>
      <w:r>
        <w:rPr>
          <w:rFonts w:ascii="Times New Roman" w:hAnsi="Times New Roman" w:cs="Times New Roman"/>
          <w:sz w:val="24"/>
          <w:szCs w:val="24"/>
        </w:rPr>
        <w:t xml:space="preserve"> </w:t>
      </w:r>
      <w:r w:rsidR="008D2941">
        <w:rPr>
          <w:rFonts w:ascii="Times New Roman" w:hAnsi="Times New Roman" w:cs="Times New Roman"/>
          <w:sz w:val="24"/>
          <w:szCs w:val="24"/>
        </w:rPr>
        <w:t>Bunun yanında önerilen sisteme</w:t>
      </w:r>
      <w:r w:rsidR="008D2941" w:rsidRPr="008D2941">
        <w:t xml:space="preserve"> </w:t>
      </w:r>
      <w:r w:rsidR="008D2941" w:rsidRPr="008D2941">
        <w:rPr>
          <w:rFonts w:ascii="Times New Roman" w:hAnsi="Times New Roman" w:cs="Times New Roman"/>
          <w:sz w:val="24"/>
          <w:szCs w:val="24"/>
        </w:rPr>
        <w:t xml:space="preserve">Magnetometer </w:t>
      </w:r>
      <w:r w:rsidR="008D2941">
        <w:rPr>
          <w:rFonts w:ascii="Times New Roman" w:hAnsi="Times New Roman" w:cs="Times New Roman"/>
          <w:sz w:val="24"/>
          <w:szCs w:val="24"/>
        </w:rPr>
        <w:t xml:space="preserve">da eklenerek karar verme süreçlerinde cross validation yapılarak doğruluğun artması düşünülmektedir. </w:t>
      </w:r>
      <w:r w:rsidR="00A26A87" w:rsidRPr="00A26A87">
        <w:rPr>
          <w:rFonts w:ascii="Times New Roman" w:hAnsi="Times New Roman" w:cs="Times New Roman"/>
          <w:sz w:val="24"/>
          <w:szCs w:val="24"/>
        </w:rPr>
        <w:t xml:space="preserve">Önerilen </w:t>
      </w:r>
      <w:r w:rsidR="00193A43">
        <w:rPr>
          <w:rFonts w:ascii="Times New Roman" w:hAnsi="Times New Roman" w:cs="Times New Roman"/>
          <w:sz w:val="24"/>
          <w:szCs w:val="24"/>
        </w:rPr>
        <w:t>drone</w:t>
      </w:r>
      <w:r w:rsidR="00A26A87" w:rsidRPr="00A26A87">
        <w:rPr>
          <w:rFonts w:ascii="Times New Roman" w:hAnsi="Times New Roman" w:cs="Times New Roman"/>
          <w:sz w:val="24"/>
          <w:szCs w:val="24"/>
        </w:rPr>
        <w:t xml:space="preserve"> tabanlı kara mayını tespit sisteminin, </w:t>
      </w:r>
      <w:r w:rsidR="00193A43">
        <w:rPr>
          <w:rFonts w:ascii="Times New Roman" w:hAnsi="Times New Roman" w:cs="Times New Roman"/>
          <w:sz w:val="24"/>
          <w:szCs w:val="24"/>
        </w:rPr>
        <w:t xml:space="preserve">halen kullanılmakta olan </w:t>
      </w:r>
      <w:r w:rsidR="00A26A87" w:rsidRPr="00A26A87">
        <w:rPr>
          <w:rFonts w:ascii="Times New Roman" w:hAnsi="Times New Roman" w:cs="Times New Roman"/>
          <w:sz w:val="24"/>
          <w:szCs w:val="24"/>
        </w:rPr>
        <w:t>askeri kara mayını tespit çabalarından önce tespit alanı hakkında doğru bilimsel bilgiler sağlayarak tespit personeli için riski azaltması ve kara mayını tespit süresini kısaltması bekleniyor.</w:t>
      </w:r>
      <w:r w:rsidR="008D2941">
        <w:rPr>
          <w:rFonts w:ascii="Times New Roman" w:hAnsi="Times New Roman" w:cs="Times New Roman"/>
          <w:sz w:val="24"/>
          <w:szCs w:val="24"/>
        </w:rPr>
        <w:t xml:space="preserve"> </w:t>
      </w:r>
      <w:r w:rsidR="00D72C04">
        <w:rPr>
          <w:rFonts w:ascii="Times New Roman" w:hAnsi="Times New Roman" w:cs="Times New Roman"/>
          <w:sz w:val="24"/>
          <w:szCs w:val="24"/>
        </w:rPr>
        <w:t xml:space="preserve">Böylelikle </w:t>
      </w:r>
      <w:r w:rsidR="00EF4B5F">
        <w:rPr>
          <w:rFonts w:ascii="Times New Roman" w:hAnsi="Times New Roman" w:cs="Times New Roman"/>
          <w:sz w:val="24"/>
          <w:szCs w:val="24"/>
        </w:rPr>
        <w:t xml:space="preserve">askeri zaiyatların azalması ve </w:t>
      </w:r>
      <w:r w:rsidR="00D72C04">
        <w:rPr>
          <w:rFonts w:ascii="Times New Roman" w:hAnsi="Times New Roman" w:cs="Times New Roman"/>
          <w:sz w:val="24"/>
          <w:szCs w:val="24"/>
        </w:rPr>
        <w:t xml:space="preserve">intikal sürelerinde kayda değer düşüşler beklenmektedir. </w:t>
      </w:r>
    </w:p>
    <w:p w14:paraId="4B4EEFD5" w14:textId="04B0459A" w:rsidR="0058458E" w:rsidRDefault="0058458E" w:rsidP="0058458E">
      <w:pPr>
        <w:pStyle w:val="ListeParagraf"/>
        <w:numPr>
          <w:ilvl w:val="0"/>
          <w:numId w:val="5"/>
        </w:numPr>
        <w:jc w:val="both"/>
        <w:rPr>
          <w:rFonts w:ascii="Times New Roman" w:hAnsi="Times New Roman" w:cs="Times New Roman"/>
          <w:b/>
          <w:bCs/>
          <w:sz w:val="24"/>
          <w:szCs w:val="24"/>
        </w:rPr>
      </w:pPr>
      <w:r w:rsidRPr="0058458E">
        <w:rPr>
          <w:rFonts w:ascii="Times New Roman" w:hAnsi="Times New Roman" w:cs="Times New Roman"/>
          <w:b/>
          <w:bCs/>
          <w:sz w:val="24"/>
          <w:szCs w:val="24"/>
        </w:rPr>
        <w:t>Patlayıcı ve Tuzaklayıcı Maddeler</w:t>
      </w:r>
      <w:r>
        <w:rPr>
          <w:rFonts w:ascii="Times New Roman" w:hAnsi="Times New Roman" w:cs="Times New Roman"/>
          <w:b/>
          <w:bCs/>
          <w:sz w:val="24"/>
          <w:szCs w:val="24"/>
        </w:rPr>
        <w:t>in Tespiti</w:t>
      </w:r>
    </w:p>
    <w:p w14:paraId="65A61AD7" w14:textId="77777777" w:rsidR="00876157" w:rsidRDefault="00432012" w:rsidP="00BF1BE7">
      <w:pPr>
        <w:ind w:firstLine="708"/>
        <w:jc w:val="both"/>
        <w:rPr>
          <w:rFonts w:ascii="Times New Roman" w:hAnsi="Times New Roman" w:cs="Times New Roman"/>
          <w:sz w:val="24"/>
          <w:szCs w:val="24"/>
        </w:rPr>
      </w:pPr>
      <w:r w:rsidRPr="00BF1BE7">
        <w:rPr>
          <w:rFonts w:ascii="Times New Roman" w:hAnsi="Times New Roman" w:cs="Times New Roman"/>
          <w:sz w:val="24"/>
          <w:szCs w:val="24"/>
        </w:rPr>
        <w:t xml:space="preserve">Taktik intikallerde bir başka asleri zaiyat verdiren </w:t>
      </w:r>
      <w:r w:rsidR="00BF1BE7" w:rsidRPr="00BF1BE7">
        <w:rPr>
          <w:rFonts w:ascii="Times New Roman" w:hAnsi="Times New Roman" w:cs="Times New Roman"/>
          <w:sz w:val="24"/>
          <w:szCs w:val="24"/>
        </w:rPr>
        <w:t>durum düş</w:t>
      </w:r>
      <w:r w:rsidR="00BF1BE7">
        <w:rPr>
          <w:rFonts w:ascii="Times New Roman" w:hAnsi="Times New Roman" w:cs="Times New Roman"/>
          <w:sz w:val="24"/>
          <w:szCs w:val="24"/>
        </w:rPr>
        <w:t>man</w:t>
      </w:r>
      <w:r w:rsidR="00BF1BE7" w:rsidRPr="00BF1BE7">
        <w:rPr>
          <w:rFonts w:ascii="Times New Roman" w:hAnsi="Times New Roman" w:cs="Times New Roman"/>
          <w:sz w:val="24"/>
          <w:szCs w:val="24"/>
        </w:rPr>
        <w:t xml:space="preserve"> unsur tarafından tuzaklanan maddelerdir. </w:t>
      </w:r>
      <w:r w:rsidR="00876157">
        <w:rPr>
          <w:rFonts w:ascii="Times New Roman" w:hAnsi="Times New Roman" w:cs="Times New Roman"/>
          <w:sz w:val="24"/>
          <w:szCs w:val="24"/>
        </w:rPr>
        <w:t xml:space="preserve">Tuzaklanan maddeler genelde el yapımı patlayıcılar (EYP) diğer de bilinmektedir. EYP’ler askerlerin olası intikal güzargahlarına yerleştirilirler veya saklanırlar. Askeri birliğin geçişi sırasında teröristler tarafından patlatılarak askeri birliğin büyük kayıplar vermesine sebep olurlar. </w:t>
      </w:r>
      <w:r w:rsidR="00BF1BE7">
        <w:rPr>
          <w:rFonts w:ascii="Times New Roman" w:hAnsi="Times New Roman" w:cs="Times New Roman"/>
          <w:sz w:val="24"/>
          <w:szCs w:val="24"/>
        </w:rPr>
        <w:t>Teröristlerin tuzakladığı patlayıcılarda en çok kullanılan materyallerin başında tüp, bidon</w:t>
      </w:r>
      <w:r w:rsidR="005215EA">
        <w:rPr>
          <w:rFonts w:ascii="Times New Roman" w:hAnsi="Times New Roman" w:cs="Times New Roman"/>
          <w:sz w:val="24"/>
          <w:szCs w:val="24"/>
        </w:rPr>
        <w:t>, plastik şişeler</w:t>
      </w:r>
      <w:r w:rsidR="00BF1BE7">
        <w:rPr>
          <w:rFonts w:ascii="Times New Roman" w:hAnsi="Times New Roman" w:cs="Times New Roman"/>
          <w:sz w:val="24"/>
          <w:szCs w:val="24"/>
        </w:rPr>
        <w:t xml:space="preserve"> gibi doğaya ait olmayan ve günlük hayatımızda kullandığımız nesneler gelmektedir.</w:t>
      </w:r>
    </w:p>
    <w:p w14:paraId="36D5734C" w14:textId="6AF6D039" w:rsidR="00BF1BE7" w:rsidRDefault="00BF1BE7" w:rsidP="00BF1BE7">
      <w:pPr>
        <w:ind w:firstLine="708"/>
        <w:jc w:val="both"/>
        <w:rPr>
          <w:rFonts w:ascii="Times New Roman" w:hAnsi="Times New Roman" w:cs="Times New Roman"/>
          <w:sz w:val="24"/>
          <w:szCs w:val="24"/>
        </w:rPr>
      </w:pPr>
      <w:r>
        <w:rPr>
          <w:rFonts w:ascii="Times New Roman" w:hAnsi="Times New Roman" w:cs="Times New Roman"/>
          <w:sz w:val="24"/>
          <w:szCs w:val="24"/>
        </w:rPr>
        <w:t xml:space="preserve">Tuzaklanan bu maddenin askeri intikal sırasında patlatılabilmesi için ya bir fünye tertipatı yada telefon tetiklemesi gerekmektedir. Bakılıdığında tuzaklı maddelerin patlatılması için kullanılan cihazlarda doğaya ait değildir. </w:t>
      </w:r>
      <w:r w:rsidR="00876157">
        <w:rPr>
          <w:rFonts w:ascii="Times New Roman" w:hAnsi="Times New Roman" w:cs="Times New Roman"/>
          <w:sz w:val="24"/>
          <w:szCs w:val="24"/>
        </w:rPr>
        <w:t>Bunlardan birinin askeri personel tarafından intikal güzergahında görülmesi büyük bir personel zaayatının önüne geçebilir. Terörislerin doğada EYP yapmak için kullandığı bazı materyaller Şekil-2’de görülmektedir.</w:t>
      </w:r>
    </w:p>
    <w:p w14:paraId="7D69F695" w14:textId="32BA638B" w:rsidR="00BF1BE7" w:rsidRPr="00BF1BE7" w:rsidRDefault="00BF1BE7" w:rsidP="00BF1BE7">
      <w:pPr>
        <w:jc w:val="both"/>
        <w:rPr>
          <w:rFonts w:ascii="Times New Roman" w:hAnsi="Times New Roman" w:cs="Times New Roman"/>
          <w:sz w:val="24"/>
          <w:szCs w:val="24"/>
        </w:rPr>
      </w:pPr>
      <w:r>
        <w:rPr>
          <w:noProof/>
          <w:lang w:val="en-US"/>
        </w:rPr>
        <w:drawing>
          <wp:inline distT="0" distB="0" distL="0" distR="0" wp14:anchorId="201774B3" wp14:editId="1CC7FB99">
            <wp:extent cx="5760119" cy="2743200"/>
            <wp:effectExtent l="0" t="0" r="0" b="0"/>
            <wp:docPr id="2" name="Picture 2" descr="Van&amp;#39;da pkk&amp;#39;ya ait 2&amp;#39;si eyp ile tuzaklanmış 3 büyük tüp ele geçirildi - Van  Haberl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n&amp;#39;da pkk&amp;#39;ya ait 2&amp;#39;si eyp ile tuzaklanmış 3 büyük tüp ele geçirildi - Van  Haberler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73627" cy="2749633"/>
                    </a:xfrm>
                    <a:prstGeom prst="rect">
                      <a:avLst/>
                    </a:prstGeom>
                    <a:noFill/>
                    <a:ln>
                      <a:noFill/>
                    </a:ln>
                  </pic:spPr>
                </pic:pic>
              </a:graphicData>
            </a:graphic>
          </wp:inline>
        </w:drawing>
      </w:r>
    </w:p>
    <w:p w14:paraId="0D669312" w14:textId="357D4452" w:rsidR="00432012" w:rsidRDefault="00BF1BE7" w:rsidP="00BF1BE7">
      <w:pPr>
        <w:jc w:val="center"/>
        <w:rPr>
          <w:rFonts w:ascii="Times New Roman" w:hAnsi="Times New Roman" w:cs="Times New Roman"/>
          <w:sz w:val="24"/>
          <w:szCs w:val="24"/>
        </w:rPr>
      </w:pPr>
      <w:r w:rsidRPr="00BF1BE7">
        <w:rPr>
          <w:rFonts w:ascii="Times New Roman" w:hAnsi="Times New Roman" w:cs="Times New Roman"/>
          <w:b/>
          <w:bCs/>
          <w:sz w:val="24"/>
          <w:szCs w:val="24"/>
        </w:rPr>
        <w:t>Şekil-2:</w:t>
      </w:r>
      <w:r w:rsidRPr="00BF1BE7">
        <w:rPr>
          <w:rFonts w:ascii="Times New Roman" w:hAnsi="Times New Roman" w:cs="Times New Roman"/>
          <w:sz w:val="24"/>
          <w:szCs w:val="24"/>
        </w:rPr>
        <w:t xml:space="preserve"> Teröristler tarafından tuzaklanmış ve doğaya yerleştirilmiş tüpler.</w:t>
      </w:r>
    </w:p>
    <w:p w14:paraId="15416A28" w14:textId="2C222495" w:rsidR="00874E2A" w:rsidRDefault="005215EA" w:rsidP="005215EA">
      <w:pPr>
        <w:ind w:firstLine="708"/>
        <w:jc w:val="both"/>
        <w:rPr>
          <w:rFonts w:ascii="Times New Roman" w:hAnsi="Times New Roman" w:cs="Times New Roman"/>
          <w:sz w:val="24"/>
          <w:szCs w:val="24"/>
        </w:rPr>
      </w:pPr>
      <w:r>
        <w:rPr>
          <w:rFonts w:ascii="Times New Roman" w:hAnsi="Times New Roman" w:cs="Times New Roman"/>
          <w:sz w:val="24"/>
          <w:szCs w:val="24"/>
        </w:rPr>
        <w:t xml:space="preserve">Doğaya ait olmayan bir nesnenin intikal eden askeri personelin gözünden kaçma ihtimali mevcuttur. Böyle bir zaafiyette bu cismin tuzaklanması öngörülmeyen ciddi kayıplar ile sonuçlanabilir. </w:t>
      </w:r>
      <w:r w:rsidR="00876157">
        <w:rPr>
          <w:rFonts w:ascii="Times New Roman" w:hAnsi="Times New Roman" w:cs="Times New Roman"/>
          <w:sz w:val="24"/>
          <w:szCs w:val="24"/>
        </w:rPr>
        <w:t xml:space="preserve">Önerilen drone tabanlı sisteme teröristlerin EYP yapımı sırasında </w:t>
      </w:r>
      <w:r w:rsidR="00876157">
        <w:rPr>
          <w:rFonts w:ascii="Times New Roman" w:hAnsi="Times New Roman" w:cs="Times New Roman"/>
          <w:sz w:val="24"/>
          <w:szCs w:val="24"/>
        </w:rPr>
        <w:lastRenderedPageBreak/>
        <w:t>kullandıkları materyaller görüntü işleme yöntemleri, veri madenciliği yaklaşımları ve makine öğrenmesi algortimaları ile öğretil</w:t>
      </w:r>
      <w:r w:rsidR="00874E2A">
        <w:rPr>
          <w:rFonts w:ascii="Times New Roman" w:hAnsi="Times New Roman" w:cs="Times New Roman"/>
          <w:sz w:val="24"/>
          <w:szCs w:val="24"/>
        </w:rPr>
        <w:t>mesi planlanmaktadır. İntikal esnasında dronun havada kaldığı süre boyunca önerilen sistem yanlızca mayın taraması değil aynı zamanda EYP taramasıda yapacaktır. Buradaki öncelikli amaç intikal güzargahında bulunan olası EYP’lerin askeri personelin patlayıcının tesir bölgesine gelmeden haberdar olmasını sağlamaktır. Bir başka amaç ise bölgede hala terörist unsur var ise yerlerinin belirlenmesini için askeri personele yardımcı olacaktır.</w:t>
      </w:r>
    </w:p>
    <w:p w14:paraId="2358E722" w14:textId="5F95D5FD" w:rsidR="0058458E" w:rsidRDefault="0058458E" w:rsidP="0058458E">
      <w:pPr>
        <w:pStyle w:val="ListeParagraf"/>
        <w:numPr>
          <w:ilvl w:val="0"/>
          <w:numId w:val="5"/>
        </w:numPr>
        <w:jc w:val="both"/>
        <w:rPr>
          <w:rFonts w:ascii="Times New Roman" w:hAnsi="Times New Roman" w:cs="Times New Roman"/>
          <w:b/>
          <w:bCs/>
          <w:sz w:val="24"/>
          <w:szCs w:val="24"/>
        </w:rPr>
      </w:pPr>
      <w:r>
        <w:rPr>
          <w:rFonts w:ascii="Times New Roman" w:hAnsi="Times New Roman" w:cs="Times New Roman"/>
          <w:b/>
          <w:bCs/>
          <w:sz w:val="24"/>
          <w:szCs w:val="24"/>
        </w:rPr>
        <w:t>Düşman Unsurlarının Belirlenmesi</w:t>
      </w:r>
    </w:p>
    <w:p w14:paraId="44C7F491" w14:textId="065BBEC5" w:rsidR="00081842" w:rsidRDefault="00081842" w:rsidP="00CC2993">
      <w:pPr>
        <w:ind w:firstLine="708"/>
        <w:jc w:val="both"/>
        <w:rPr>
          <w:rFonts w:ascii="Times New Roman" w:hAnsi="Times New Roman" w:cs="Times New Roman"/>
          <w:sz w:val="24"/>
          <w:szCs w:val="24"/>
        </w:rPr>
      </w:pPr>
      <w:r>
        <w:rPr>
          <w:rFonts w:ascii="Times New Roman" w:hAnsi="Times New Roman" w:cs="Times New Roman"/>
          <w:sz w:val="24"/>
          <w:szCs w:val="24"/>
        </w:rPr>
        <w:t xml:space="preserve">Taktik intikaller belirli bir düzen ve kurallar çerçevesinde yürütülmelidir. İntikalin başarıya ulaşması ve zaiyet verilmeden bitirilmesi askeri personelin bu kurallara ne kadar riayet ettiği ile doğrudan alakalıdır. </w:t>
      </w:r>
      <w:r w:rsidR="00E66A43">
        <w:rPr>
          <w:rFonts w:ascii="Times New Roman" w:hAnsi="Times New Roman" w:cs="Times New Roman"/>
          <w:sz w:val="24"/>
          <w:szCs w:val="24"/>
        </w:rPr>
        <w:t xml:space="preserve">İntikal </w:t>
      </w:r>
      <w:r w:rsidR="00721332">
        <w:rPr>
          <w:rFonts w:ascii="Times New Roman" w:hAnsi="Times New Roman" w:cs="Times New Roman"/>
          <w:sz w:val="24"/>
          <w:szCs w:val="24"/>
        </w:rPr>
        <w:t xml:space="preserve">esnasında uyulması gereken önemli kurallardan bir tanesi de </w:t>
      </w:r>
      <w:r w:rsidR="00E66A43">
        <w:rPr>
          <w:rFonts w:ascii="Times New Roman" w:hAnsi="Times New Roman" w:cs="Times New Roman"/>
          <w:sz w:val="24"/>
          <w:szCs w:val="24"/>
        </w:rPr>
        <w:t xml:space="preserve"> </w:t>
      </w:r>
      <w:r w:rsidR="00721332">
        <w:rPr>
          <w:rFonts w:ascii="Times New Roman" w:hAnsi="Times New Roman" w:cs="Times New Roman"/>
          <w:sz w:val="24"/>
          <w:szCs w:val="24"/>
        </w:rPr>
        <w:t xml:space="preserve">köprü, dere yatağı, dar ve sarp yollardan ilerlerken gerekli tedbirlerin alınarak ilerlenmesi gerektiğidir. </w:t>
      </w:r>
    </w:p>
    <w:p w14:paraId="4855DCFF" w14:textId="6AB93A00" w:rsidR="00081842" w:rsidRPr="00081842" w:rsidRDefault="00081842" w:rsidP="00081842">
      <w:pPr>
        <w:jc w:val="both"/>
        <w:rPr>
          <w:rFonts w:ascii="Times New Roman" w:hAnsi="Times New Roman" w:cs="Times New Roman"/>
          <w:sz w:val="24"/>
          <w:szCs w:val="24"/>
        </w:rPr>
      </w:pPr>
      <w:r>
        <w:rPr>
          <w:noProof/>
          <w:lang w:val="en-US"/>
        </w:rPr>
        <w:drawing>
          <wp:inline distT="0" distB="0" distL="0" distR="0" wp14:anchorId="675872E5" wp14:editId="6FE3486D">
            <wp:extent cx="5612130" cy="2794000"/>
            <wp:effectExtent l="0" t="0" r="7620" b="6350"/>
            <wp:docPr id="3" name="Picture 3" descr="Kassam Mücahidleri Az Önce Deyrul Beleh Sahillerinden Girmeye Çalışan  Siyonist Özel Askeri Birliğe Pusu Kurarak, Çatışmaya Girdi. Çatışmalar Şu  An Şiddetli Bir Biçimde Devam Ediyor - İslâmi Dav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assam Mücahidleri Az Önce Deyrul Beleh Sahillerinden Girmeye Çalışan  Siyonist Özel Askeri Birliğe Pusu Kurarak, Çatışmaya Girdi. Çatışmalar Şu  An Şiddetli Bir Biçimde Devam Ediyor - İslâmi Dave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32546" cy="2804164"/>
                    </a:xfrm>
                    <a:prstGeom prst="rect">
                      <a:avLst/>
                    </a:prstGeom>
                    <a:noFill/>
                    <a:ln>
                      <a:noFill/>
                    </a:ln>
                  </pic:spPr>
                </pic:pic>
              </a:graphicData>
            </a:graphic>
          </wp:inline>
        </w:drawing>
      </w:r>
    </w:p>
    <w:p w14:paraId="514C4B6B" w14:textId="7535CBF1" w:rsidR="00C36D89" w:rsidRDefault="008A7378" w:rsidP="00C36D89">
      <w:pPr>
        <w:jc w:val="center"/>
        <w:rPr>
          <w:rFonts w:ascii="Times New Roman" w:hAnsi="Times New Roman" w:cs="Times New Roman"/>
          <w:sz w:val="24"/>
          <w:szCs w:val="24"/>
        </w:rPr>
      </w:pPr>
      <w:r>
        <w:rPr>
          <w:rFonts w:ascii="Times New Roman" w:hAnsi="Times New Roman" w:cs="Times New Roman"/>
          <w:b/>
          <w:bCs/>
          <w:sz w:val="24"/>
          <w:szCs w:val="24"/>
        </w:rPr>
        <w:t>Şekil-3</w:t>
      </w:r>
      <w:r w:rsidR="00C36D89" w:rsidRPr="00BF1BE7">
        <w:rPr>
          <w:rFonts w:ascii="Times New Roman" w:hAnsi="Times New Roman" w:cs="Times New Roman"/>
          <w:b/>
          <w:bCs/>
          <w:sz w:val="24"/>
          <w:szCs w:val="24"/>
        </w:rPr>
        <w:t>:</w:t>
      </w:r>
      <w:r w:rsidR="00C36D89" w:rsidRPr="00BF1BE7">
        <w:rPr>
          <w:rFonts w:ascii="Times New Roman" w:hAnsi="Times New Roman" w:cs="Times New Roman"/>
          <w:sz w:val="24"/>
          <w:szCs w:val="24"/>
        </w:rPr>
        <w:t xml:space="preserve"> </w:t>
      </w:r>
    </w:p>
    <w:p w14:paraId="383F1535" w14:textId="3174E472" w:rsidR="003F1FA1" w:rsidRDefault="00CC2993" w:rsidP="00CC2993">
      <w:pPr>
        <w:ind w:firstLine="708"/>
        <w:jc w:val="both"/>
        <w:rPr>
          <w:rFonts w:ascii="Times New Roman" w:hAnsi="Times New Roman" w:cs="Times New Roman"/>
          <w:sz w:val="24"/>
          <w:szCs w:val="24"/>
        </w:rPr>
      </w:pPr>
      <w:r w:rsidRPr="00081842">
        <w:rPr>
          <w:rFonts w:ascii="Times New Roman" w:hAnsi="Times New Roman" w:cs="Times New Roman"/>
          <w:sz w:val="24"/>
          <w:szCs w:val="24"/>
        </w:rPr>
        <w:t>Taktik intikaller görev gereği çok uzun saatler hatta günler sürebilir. Bu du</w:t>
      </w:r>
      <w:r>
        <w:rPr>
          <w:rFonts w:ascii="Times New Roman" w:hAnsi="Times New Roman" w:cs="Times New Roman"/>
          <w:sz w:val="24"/>
          <w:szCs w:val="24"/>
        </w:rPr>
        <w:t>ru</w:t>
      </w:r>
      <w:r w:rsidRPr="00081842">
        <w:rPr>
          <w:rFonts w:ascii="Times New Roman" w:hAnsi="Times New Roman" w:cs="Times New Roman"/>
          <w:sz w:val="24"/>
          <w:szCs w:val="24"/>
        </w:rPr>
        <w:t xml:space="preserve">m intikalleri daha yorucu </w:t>
      </w:r>
      <w:r>
        <w:rPr>
          <w:rFonts w:ascii="Times New Roman" w:hAnsi="Times New Roman" w:cs="Times New Roman"/>
          <w:sz w:val="24"/>
          <w:szCs w:val="24"/>
        </w:rPr>
        <w:t xml:space="preserve">hale getirir. İntikal sırasında yorulan ve bitkin düşüen askeri personel intikal kurallarına riayet etmekte zorlanabilir. Dahası yorgunluk, açlık ve uykusuzluk gibi etmenler çoğu zaman intikali ifa eden askeri personelin   hata yapma olasılığınıda arttırır. Bu hataların en başında köprü, dere yatağı, dar ve sarp yollardan ilerlerken acele edilmesi ve gerekli tedbirlerin alınmadan geçilerin yapılmasını da içerebilir. Özellikle intikal sırasında pusu ve düşman unsur barındırma olasılığı yüksek olan bölgelerden geçerken gerekli tedbirler muhakkak alınmalıdır. </w:t>
      </w:r>
    </w:p>
    <w:p w14:paraId="43E1332B" w14:textId="20703601" w:rsidR="003F1FA1" w:rsidRDefault="003F1FA1" w:rsidP="003F1FA1">
      <w:pPr>
        <w:ind w:firstLine="708"/>
        <w:jc w:val="both"/>
        <w:rPr>
          <w:rFonts w:ascii="Times New Roman" w:hAnsi="Times New Roman" w:cs="Times New Roman"/>
          <w:sz w:val="24"/>
          <w:szCs w:val="24"/>
        </w:rPr>
      </w:pPr>
      <w:r>
        <w:rPr>
          <w:rFonts w:ascii="Times New Roman" w:hAnsi="Times New Roman" w:cs="Times New Roman"/>
          <w:sz w:val="24"/>
          <w:szCs w:val="24"/>
        </w:rPr>
        <w:t xml:space="preserve">Önerilen sistem bu senoryada pusu atılması muhtemel yerlere havadan gözetleyerek düşman unsuru olup olmadığını kontrol etmesi planlanmaktadır. Drone tabanlı sistemin kontrol bölgesini taramasından sonra gerekli geçiş işlemi daha hızlı ve rahat yapılabilir. Kontrol bölgesinde hareket algılaması dahilinde ise intikal personeline gerekli bilginin iletilmesini sağlayacaktır. </w:t>
      </w:r>
    </w:p>
    <w:p w14:paraId="5C07C6C0" w14:textId="01EE5EB4" w:rsidR="00CE4D6A" w:rsidRDefault="00461AE2" w:rsidP="00A2771B">
      <w:pPr>
        <w:ind w:firstLine="708"/>
        <w:jc w:val="both"/>
        <w:rPr>
          <w:rFonts w:ascii="Times New Roman" w:hAnsi="Times New Roman" w:cs="Times New Roman"/>
          <w:sz w:val="24"/>
          <w:szCs w:val="24"/>
        </w:rPr>
      </w:pPr>
      <w:r>
        <w:rPr>
          <w:rFonts w:ascii="Times New Roman" w:hAnsi="Times New Roman" w:cs="Times New Roman"/>
          <w:sz w:val="24"/>
          <w:szCs w:val="24"/>
        </w:rPr>
        <w:lastRenderedPageBreak/>
        <w:t>G</w:t>
      </w:r>
      <w:r w:rsidR="00CE4D6A">
        <w:rPr>
          <w:rFonts w:ascii="Times New Roman" w:hAnsi="Times New Roman" w:cs="Times New Roman"/>
          <w:sz w:val="24"/>
          <w:szCs w:val="24"/>
        </w:rPr>
        <w:t xml:space="preserve">ünden güne insansız hava araçlarının kullanılımı ve çeşitliliği artacağı aşilkardır. </w:t>
      </w:r>
      <w:r>
        <w:rPr>
          <w:rFonts w:ascii="Times New Roman" w:hAnsi="Times New Roman" w:cs="Times New Roman"/>
          <w:sz w:val="24"/>
          <w:szCs w:val="24"/>
        </w:rPr>
        <w:t>Bu proje kapsamında drone tabanlı bir havadan gözetleme sistemi önerilmiştir. Bu sistem intikal eden askeri personelin güzergahındaki olası tehlikeli durumları zamanında tespit edip ilgili personel  ile paylaşma</w:t>
      </w:r>
      <w:r w:rsidR="00A2771B">
        <w:rPr>
          <w:rFonts w:ascii="Times New Roman" w:hAnsi="Times New Roman" w:cs="Times New Roman"/>
          <w:sz w:val="24"/>
          <w:szCs w:val="24"/>
        </w:rPr>
        <w:t>s</w:t>
      </w:r>
      <w:r>
        <w:rPr>
          <w:rFonts w:ascii="Times New Roman" w:hAnsi="Times New Roman" w:cs="Times New Roman"/>
          <w:sz w:val="24"/>
          <w:szCs w:val="24"/>
        </w:rPr>
        <w:t>ı düşünülmektedir. Bu tehlike durumlar</w:t>
      </w:r>
      <w:r w:rsidR="00A2771B">
        <w:rPr>
          <w:rFonts w:ascii="Times New Roman" w:hAnsi="Times New Roman" w:cs="Times New Roman"/>
          <w:sz w:val="24"/>
          <w:szCs w:val="24"/>
        </w:rPr>
        <w:t>ı</w:t>
      </w:r>
      <w:r>
        <w:rPr>
          <w:rFonts w:ascii="Times New Roman" w:hAnsi="Times New Roman" w:cs="Times New Roman"/>
          <w:sz w:val="24"/>
          <w:szCs w:val="24"/>
        </w:rPr>
        <w:t xml:space="preserve"> intikal güzergahına döşenmiş mayın, tuzaklanmış materyaller ve köprü, dar geçit ve sarp yollara atılmış pusuları içermektedir. Önerilen bu sistem </w:t>
      </w:r>
      <w:r w:rsidR="00A2771B">
        <w:rPr>
          <w:rFonts w:ascii="Times New Roman" w:hAnsi="Times New Roman" w:cs="Times New Roman"/>
          <w:sz w:val="24"/>
          <w:szCs w:val="24"/>
        </w:rPr>
        <w:t>modern iletişim cihazları, görüntüleme araçları, piller ve donanımla desteklenecektir. İlk öncelikli hedef dronun üzerindeki görüntülme cihazları ile intikal personeline yukarıdan saplık görüntü aktarımının sağlanmasıdır. Fakat önerilen sistemin ana amacı elde edilen bu görüntünün görüntü işleme teknikleri ile kullanılabilir bilgilere dönüştürmektir. Dönüştürülen bu görüntü verileri veri madencilği yöntemleri ve makine öğrenmesi algoritmaları ile işlenerek otonom bir gözetleme sistemi kurulması düşünülmektedir. Böylelikle intikaller sırasında verilern askeri, maddi ve manevi kayıpların azaltılacağı düşünülmektedir. Önerilen cihazın zaiyatları azaltacağı gib a</w:t>
      </w:r>
      <w:r w:rsidR="00CE4D6A">
        <w:rPr>
          <w:rFonts w:ascii="Times New Roman" w:hAnsi="Times New Roman" w:cs="Times New Roman"/>
          <w:sz w:val="24"/>
          <w:szCs w:val="24"/>
        </w:rPr>
        <w:t xml:space="preserve">skeri operasyonların </w:t>
      </w:r>
      <w:r w:rsidR="00A2771B">
        <w:rPr>
          <w:rFonts w:ascii="Times New Roman" w:hAnsi="Times New Roman" w:cs="Times New Roman"/>
          <w:sz w:val="24"/>
          <w:szCs w:val="24"/>
        </w:rPr>
        <w:t xml:space="preserve">başarılı bir şekilde sonuçlandırılması içinde yardımcı olacağı düşünülmektedir. </w:t>
      </w:r>
    </w:p>
    <w:p w14:paraId="30B3CB60" w14:textId="7C8DED40" w:rsidR="00737B5A" w:rsidRDefault="00737B5A" w:rsidP="00A2771B">
      <w:pPr>
        <w:ind w:firstLine="708"/>
        <w:jc w:val="both"/>
        <w:rPr>
          <w:rFonts w:ascii="Times New Roman" w:hAnsi="Times New Roman" w:cs="Times New Roman"/>
          <w:sz w:val="24"/>
          <w:szCs w:val="24"/>
        </w:rPr>
      </w:pPr>
    </w:p>
    <w:p w14:paraId="6BD3BD1D" w14:textId="350AEDF5" w:rsidR="00737B5A" w:rsidRDefault="00737B5A" w:rsidP="00A2771B">
      <w:pPr>
        <w:ind w:firstLine="708"/>
        <w:jc w:val="both"/>
        <w:rPr>
          <w:rFonts w:ascii="Times New Roman" w:hAnsi="Times New Roman" w:cs="Times New Roman"/>
          <w:sz w:val="24"/>
          <w:szCs w:val="24"/>
        </w:rPr>
      </w:pPr>
    </w:p>
    <w:p w14:paraId="7F57A38C" w14:textId="41EBAFED" w:rsidR="00737B5A" w:rsidRPr="00737B5A" w:rsidRDefault="00737B5A" w:rsidP="00A2771B">
      <w:pPr>
        <w:ind w:firstLine="708"/>
        <w:jc w:val="both"/>
        <w:rPr>
          <w:rFonts w:ascii="Times New Roman" w:hAnsi="Times New Roman" w:cs="Times New Roman"/>
          <w:sz w:val="32"/>
          <w:szCs w:val="32"/>
        </w:rPr>
      </w:pPr>
      <w:r w:rsidRPr="00737B5A">
        <w:rPr>
          <w:rFonts w:ascii="Times New Roman" w:hAnsi="Times New Roman" w:cs="Times New Roman"/>
          <w:sz w:val="32"/>
          <w:szCs w:val="32"/>
        </w:rPr>
        <w:t>Ben bir giriş olarak bunları yazdım. Neyi neden nasıl yapcağıza küçük bir giriş.</w:t>
      </w:r>
    </w:p>
    <w:p w14:paraId="09C8E421" w14:textId="14C3B6EB" w:rsidR="00737B5A" w:rsidRPr="00737B5A" w:rsidRDefault="0023035F" w:rsidP="00A2771B">
      <w:pPr>
        <w:ind w:firstLine="708"/>
        <w:jc w:val="both"/>
        <w:rPr>
          <w:rFonts w:ascii="Times New Roman" w:hAnsi="Times New Roman" w:cs="Times New Roman"/>
          <w:sz w:val="32"/>
          <w:szCs w:val="32"/>
        </w:rPr>
      </w:pPr>
      <w:r>
        <w:rPr>
          <w:rFonts w:ascii="Times New Roman" w:hAnsi="Times New Roman" w:cs="Times New Roman"/>
          <w:sz w:val="32"/>
          <w:szCs w:val="32"/>
        </w:rPr>
        <w:t xml:space="preserve">Bundan sonra sen </w:t>
      </w:r>
      <w:r w:rsidR="00737B5A" w:rsidRPr="00737B5A">
        <w:rPr>
          <w:rFonts w:ascii="Times New Roman" w:hAnsi="Times New Roman" w:cs="Times New Roman"/>
          <w:sz w:val="32"/>
          <w:szCs w:val="32"/>
        </w:rPr>
        <w:t>de bunlar ışığında bir lüteratür çıkarırsan sonrada projeyi yazarız.</w:t>
      </w:r>
    </w:p>
    <w:p w14:paraId="43F5FA53" w14:textId="20E81721" w:rsidR="00737B5A" w:rsidRPr="00737B5A" w:rsidRDefault="00737B5A" w:rsidP="00A2771B">
      <w:pPr>
        <w:ind w:firstLine="708"/>
        <w:jc w:val="both"/>
        <w:rPr>
          <w:rFonts w:ascii="Times New Roman" w:hAnsi="Times New Roman" w:cs="Times New Roman"/>
          <w:sz w:val="32"/>
          <w:szCs w:val="32"/>
        </w:rPr>
      </w:pPr>
      <w:r w:rsidRPr="00737B5A">
        <w:rPr>
          <w:rFonts w:ascii="Times New Roman" w:hAnsi="Times New Roman" w:cs="Times New Roman"/>
          <w:sz w:val="32"/>
          <w:szCs w:val="32"/>
        </w:rPr>
        <w:t>İyi çalışmalar.</w:t>
      </w:r>
      <w:bookmarkStart w:id="0" w:name="_GoBack"/>
      <w:bookmarkEnd w:id="0"/>
    </w:p>
    <w:sectPr w:rsidR="00737B5A" w:rsidRPr="00737B5A" w:rsidSect="00CE4D6A">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1" w:usb2="00000009" w:usb3="00000000" w:csb0="000001FF"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EB4230"/>
    <w:multiLevelType w:val="multilevel"/>
    <w:tmpl w:val="D42E60F8"/>
    <w:lvl w:ilvl="0">
      <w:start w:val="1"/>
      <w:numFmt w:val="decimal"/>
      <w:pStyle w:val="Balk1"/>
      <w:lvlText w:val="%1."/>
      <w:lvlJc w:val="left"/>
      <w:pPr>
        <w:tabs>
          <w:tab w:val="num" w:pos="720"/>
        </w:tabs>
        <w:ind w:left="720" w:hanging="720"/>
      </w:pPr>
    </w:lvl>
    <w:lvl w:ilvl="1">
      <w:start w:val="1"/>
      <w:numFmt w:val="decimal"/>
      <w:pStyle w:val="Balk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0396316"/>
    <w:multiLevelType w:val="hybridMultilevel"/>
    <w:tmpl w:val="005C094C"/>
    <w:lvl w:ilvl="0" w:tplc="041F000F">
      <w:start w:val="1"/>
      <w:numFmt w:val="decimal"/>
      <w:lvlText w:val="%1."/>
      <w:lvlJc w:val="left"/>
      <w:pPr>
        <w:ind w:left="1428" w:hanging="360"/>
      </w:pPr>
    </w:lvl>
    <w:lvl w:ilvl="1" w:tplc="041F0019" w:tentative="1">
      <w:start w:val="1"/>
      <w:numFmt w:val="lowerLetter"/>
      <w:lvlText w:val="%2."/>
      <w:lvlJc w:val="left"/>
      <w:pPr>
        <w:ind w:left="2148" w:hanging="360"/>
      </w:pPr>
    </w:lvl>
    <w:lvl w:ilvl="2" w:tplc="041F001B" w:tentative="1">
      <w:start w:val="1"/>
      <w:numFmt w:val="lowerRoman"/>
      <w:lvlText w:val="%3."/>
      <w:lvlJc w:val="right"/>
      <w:pPr>
        <w:ind w:left="2868" w:hanging="180"/>
      </w:pPr>
    </w:lvl>
    <w:lvl w:ilvl="3" w:tplc="041F000F" w:tentative="1">
      <w:start w:val="1"/>
      <w:numFmt w:val="decimal"/>
      <w:lvlText w:val="%4."/>
      <w:lvlJc w:val="left"/>
      <w:pPr>
        <w:ind w:left="3588" w:hanging="360"/>
      </w:pPr>
    </w:lvl>
    <w:lvl w:ilvl="4" w:tplc="041F0019" w:tentative="1">
      <w:start w:val="1"/>
      <w:numFmt w:val="lowerLetter"/>
      <w:lvlText w:val="%5."/>
      <w:lvlJc w:val="left"/>
      <w:pPr>
        <w:ind w:left="4308" w:hanging="360"/>
      </w:pPr>
    </w:lvl>
    <w:lvl w:ilvl="5" w:tplc="041F001B" w:tentative="1">
      <w:start w:val="1"/>
      <w:numFmt w:val="lowerRoman"/>
      <w:lvlText w:val="%6."/>
      <w:lvlJc w:val="right"/>
      <w:pPr>
        <w:ind w:left="5028" w:hanging="180"/>
      </w:pPr>
    </w:lvl>
    <w:lvl w:ilvl="6" w:tplc="041F000F" w:tentative="1">
      <w:start w:val="1"/>
      <w:numFmt w:val="decimal"/>
      <w:lvlText w:val="%7."/>
      <w:lvlJc w:val="left"/>
      <w:pPr>
        <w:ind w:left="5748" w:hanging="360"/>
      </w:pPr>
    </w:lvl>
    <w:lvl w:ilvl="7" w:tplc="041F0019" w:tentative="1">
      <w:start w:val="1"/>
      <w:numFmt w:val="lowerLetter"/>
      <w:lvlText w:val="%8."/>
      <w:lvlJc w:val="left"/>
      <w:pPr>
        <w:ind w:left="6468" w:hanging="360"/>
      </w:pPr>
    </w:lvl>
    <w:lvl w:ilvl="8" w:tplc="041F001B" w:tentative="1">
      <w:start w:val="1"/>
      <w:numFmt w:val="lowerRoman"/>
      <w:lvlText w:val="%9."/>
      <w:lvlJc w:val="right"/>
      <w:pPr>
        <w:ind w:left="7188" w:hanging="180"/>
      </w:pPr>
    </w:lvl>
  </w:abstractNum>
  <w:abstractNum w:abstractNumId="2" w15:restartNumberingAfterBreak="0">
    <w:nsid w:val="596D00B8"/>
    <w:multiLevelType w:val="hybridMultilevel"/>
    <w:tmpl w:val="ED5EEE60"/>
    <w:lvl w:ilvl="0" w:tplc="8AD2177E">
      <w:start w:val="1"/>
      <w:numFmt w:val="decimal"/>
      <w:lvlText w:val="%1"/>
      <w:lvlJc w:val="left"/>
      <w:pPr>
        <w:ind w:left="720" w:hanging="360"/>
      </w:pPr>
      <w:rPr>
        <w:rFonts w:ascii="Times New Roman" w:hAnsi="Times New Roman"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6DD84114"/>
    <w:multiLevelType w:val="multilevel"/>
    <w:tmpl w:val="8A66E7C2"/>
    <w:lvl w:ilvl="0">
      <w:start w:val="1"/>
      <w:numFmt w:val="decimal"/>
      <w:lvlText w:val="%1"/>
      <w:lvlJc w:val="left"/>
      <w:pPr>
        <w:ind w:left="432" w:hanging="432"/>
      </w:pPr>
      <w:rPr>
        <w:rFonts w:ascii="Times New Roman" w:hAnsi="Times New Roman" w:hint="default"/>
        <w:b/>
        <w:i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3"/>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AxMjY3NzE0MzMxMTZR0lEKTi0uzszPAykwrQUAj7+gYSwAAAA="/>
  </w:docVars>
  <w:rsids>
    <w:rsidRoot w:val="004B25ED"/>
    <w:rsid w:val="00081842"/>
    <w:rsid w:val="00193A43"/>
    <w:rsid w:val="002135AD"/>
    <w:rsid w:val="0023035F"/>
    <w:rsid w:val="003F1FA1"/>
    <w:rsid w:val="00411B58"/>
    <w:rsid w:val="00432012"/>
    <w:rsid w:val="00442A88"/>
    <w:rsid w:val="0046108E"/>
    <w:rsid w:val="00461AE2"/>
    <w:rsid w:val="004B25ED"/>
    <w:rsid w:val="004C1273"/>
    <w:rsid w:val="005215EA"/>
    <w:rsid w:val="005622D8"/>
    <w:rsid w:val="00564B32"/>
    <w:rsid w:val="0058458E"/>
    <w:rsid w:val="005E5B3A"/>
    <w:rsid w:val="005F1F81"/>
    <w:rsid w:val="006D1FB5"/>
    <w:rsid w:val="007028B9"/>
    <w:rsid w:val="00703C82"/>
    <w:rsid w:val="00705488"/>
    <w:rsid w:val="00721332"/>
    <w:rsid w:val="00737B5A"/>
    <w:rsid w:val="00754FD9"/>
    <w:rsid w:val="00874E2A"/>
    <w:rsid w:val="00876157"/>
    <w:rsid w:val="008A7378"/>
    <w:rsid w:val="008B313E"/>
    <w:rsid w:val="008D2941"/>
    <w:rsid w:val="00A26A87"/>
    <w:rsid w:val="00A2771B"/>
    <w:rsid w:val="00A91A03"/>
    <w:rsid w:val="00BF1BE7"/>
    <w:rsid w:val="00C36D89"/>
    <w:rsid w:val="00CB23F8"/>
    <w:rsid w:val="00CC2993"/>
    <w:rsid w:val="00CE4D6A"/>
    <w:rsid w:val="00D72C04"/>
    <w:rsid w:val="00E66A43"/>
    <w:rsid w:val="00EA1614"/>
    <w:rsid w:val="00EF4B5F"/>
    <w:rsid w:val="00F5766D"/>
    <w:rsid w:val="00F83316"/>
    <w:rsid w:val="00FB1899"/>
    <w:rsid w:val="00FD521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28BC4"/>
  <w15:chartTrackingRefBased/>
  <w15:docId w15:val="{172CCBC7-6E53-4A34-A02B-9C161AD3E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autoRedefine/>
    <w:uiPriority w:val="9"/>
    <w:qFormat/>
    <w:rsid w:val="00F5766D"/>
    <w:pPr>
      <w:keepNext/>
      <w:keepLines/>
      <w:numPr>
        <w:numId w:val="3"/>
      </w:numPr>
      <w:spacing w:before="120" w:after="120"/>
      <w:ind w:hanging="360"/>
      <w:jc w:val="center"/>
      <w:outlineLvl w:val="0"/>
    </w:pPr>
    <w:rPr>
      <w:rFonts w:ascii="Times New Roman" w:eastAsiaTheme="majorEastAsia" w:hAnsi="Times New Roman" w:cs="Times New Roman"/>
      <w:b/>
      <w:bCs/>
      <w:sz w:val="24"/>
      <w:szCs w:val="24"/>
    </w:rPr>
  </w:style>
  <w:style w:type="paragraph" w:styleId="Balk2">
    <w:name w:val="heading 2"/>
    <w:basedOn w:val="Normal"/>
    <w:next w:val="Normal"/>
    <w:link w:val="Balk2Char"/>
    <w:autoRedefine/>
    <w:uiPriority w:val="9"/>
    <w:qFormat/>
    <w:rsid w:val="00F5766D"/>
    <w:pPr>
      <w:numPr>
        <w:ilvl w:val="1"/>
        <w:numId w:val="4"/>
      </w:numPr>
      <w:spacing w:before="300" w:after="300"/>
      <w:ind w:left="576" w:hanging="576"/>
      <w:outlineLvl w:val="1"/>
      <w15:collapsed/>
    </w:pPr>
    <w:rPr>
      <w:rFonts w:ascii="Times New Roman" w:hAnsi="Times New Roman" w:cs="Times New Roman"/>
      <w:b/>
      <w:color w:val="000000" w:themeColor="text1"/>
      <w:sz w:val="24"/>
      <w:szCs w:val="28"/>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F5766D"/>
    <w:rPr>
      <w:rFonts w:ascii="Times New Roman" w:eastAsiaTheme="majorEastAsia" w:hAnsi="Times New Roman" w:cs="Times New Roman"/>
      <w:b/>
      <w:bCs/>
      <w:sz w:val="24"/>
      <w:szCs w:val="24"/>
    </w:rPr>
  </w:style>
  <w:style w:type="character" w:customStyle="1" w:styleId="Balk2Char">
    <w:name w:val="Başlık 2 Char"/>
    <w:basedOn w:val="VarsaylanParagrafYazTipi"/>
    <w:link w:val="Balk2"/>
    <w:uiPriority w:val="9"/>
    <w:rsid w:val="00F5766D"/>
    <w:rPr>
      <w:rFonts w:ascii="Times New Roman" w:hAnsi="Times New Roman" w:cs="Times New Roman"/>
      <w:b/>
      <w:color w:val="000000" w:themeColor="text1"/>
      <w:sz w:val="24"/>
      <w:szCs w:val="28"/>
      <w:lang w:val="en-US"/>
    </w:rPr>
  </w:style>
  <w:style w:type="paragraph" w:styleId="ListeParagraf">
    <w:name w:val="List Paragraph"/>
    <w:basedOn w:val="Normal"/>
    <w:uiPriority w:val="34"/>
    <w:qFormat/>
    <w:rsid w:val="0058458E"/>
    <w:pPr>
      <w:ind w:left="720"/>
      <w:contextualSpacing/>
    </w:pPr>
  </w:style>
  <w:style w:type="character" w:styleId="YerTutucuMetni">
    <w:name w:val="Placeholder Text"/>
    <w:basedOn w:val="VarsaylanParagrafYazTipi"/>
    <w:uiPriority w:val="99"/>
    <w:semiHidden/>
    <w:rsid w:val="00564B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445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1881C0-7414-4761-A397-2370521E4921}">
  <we:reference id="f78a3046-9e99-4300-aa2b-5814002b01a2" version="1.35.0.0" store="EXCatalog" storeType="EXCatalog"/>
  <we:alternateReferences>
    <we:reference id="WA104382081" version="1.35.0.0" store="tr-TR"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31EEA-3666-43F3-AB3E-506E18938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5</Pages>
  <Words>1795</Words>
  <Characters>1023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MİLLİ</dc:creator>
  <cp:keywords/>
  <dc:description/>
  <cp:lastModifiedBy>Bilmuh</cp:lastModifiedBy>
  <cp:revision>27</cp:revision>
  <dcterms:created xsi:type="dcterms:W3CDTF">2021-11-03T14:36:00Z</dcterms:created>
  <dcterms:modified xsi:type="dcterms:W3CDTF">2021-12-3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gineering-applications-of-artificial-intelligence</vt:lpwstr>
  </property>
  <property fmtid="{D5CDD505-2E9C-101B-9397-08002B2CF9AE}" pid="15" name="Mendeley Recent Style Name 6_1">
    <vt:lpwstr>Engineering Applications of Artificial Intellig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32e8b467-7d12-384b-b581-e8a96d9e2b4a</vt:lpwstr>
  </property>
  <property fmtid="{D5CDD505-2E9C-101B-9397-08002B2CF9AE}" pid="24" name="Mendeley Citation Style_1">
    <vt:lpwstr>http://www.zotero.org/styles/apa</vt:lpwstr>
  </property>
</Properties>
</file>